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692A2C" w:rsidRDefault="00B61E66" w:rsidP="00DA2D62">
      <w:pPr>
        <w:jc w:val="center"/>
        <w:rPr>
          <w:rFonts w:ascii="Times New Roman" w:hAnsi="Times New Roman" w:cs="Times New Roman"/>
          <w:sz w:val="36"/>
          <w:szCs w:val="36"/>
        </w:rPr>
      </w:pPr>
      <w:r>
        <w:rPr>
          <w:rFonts w:ascii="Times New Roman" w:hAnsi="Times New Roman" w:cs="Times New Roman"/>
          <w:b/>
          <w:sz w:val="36"/>
          <w:szCs w:val="36"/>
        </w:rPr>
        <w:t xml:space="preserve">Understanding Voice Naturalness </w:t>
      </w:r>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1CD600"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r w:rsidR="002A06B9">
        <w:rPr>
          <w:rFonts w:ascii="Times New Roman" w:hAnsi="Times New Roman" w:cs="Times New Roman"/>
          <w:sz w:val="24"/>
          <w:lang w:val="en"/>
        </w:rPr>
        <w:t xml:space="preserve">,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Subsequently, </w:t>
      </w:r>
      <w:r>
        <w:rPr>
          <w:rFonts w:ascii="Times New Roman" w:hAnsi="Times New Roman" w:cs="Times New Roman"/>
          <w:sz w:val="24"/>
          <w:lang w:val="en"/>
        </w:rPr>
        <w:t>we</w:t>
      </w:r>
      <w:r w:rsidRPr="00DA2D62">
        <w:rPr>
          <w:rFonts w:ascii="Times New Roman" w:hAnsi="Times New Roman" w:cs="Times New Roman"/>
          <w:sz w:val="24"/>
          <w:lang w:val="en"/>
        </w:rPr>
        <w:t xml:space="preserve"> identify core gaps in our current understanding of voice naturalness and discuss different approaches for</w:t>
      </w:r>
      <w:r w:rsidR="0093311A">
        <w:rPr>
          <w:rFonts w:ascii="Times New Roman" w:hAnsi="Times New Roman" w:cs="Times New Roman"/>
          <w:sz w:val="24"/>
          <w:lang w:val="en"/>
        </w:rPr>
        <w:t xml:space="preserve"> future</w:t>
      </w:r>
      <w:r w:rsidRPr="00DA2D62">
        <w:rPr>
          <w:rFonts w:ascii="Times New Roman" w:hAnsi="Times New Roman" w:cs="Times New Roman"/>
          <w:sz w:val="24"/>
          <w:lang w:val="en"/>
        </w:rPr>
        <w:t xml:space="preserve"> research.</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47DFD62"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3" w:name="_Toc160791726"/>
      <w:proofErr w:type="spellStart"/>
      <w:r>
        <w:t>Current</w:t>
      </w:r>
      <w:proofErr w:type="spellEnd"/>
      <w:r>
        <w:t xml:space="preserve"> Problems (</w:t>
      </w:r>
      <w:r w:rsidR="00A017E1">
        <w:t>8</w:t>
      </w:r>
      <w:r>
        <w:t>00</w:t>
      </w:r>
      <w:r w:rsidR="00A017E1">
        <w:t>)</w:t>
      </w:r>
      <w:bookmarkEnd w:id="13"/>
    </w:p>
    <w:p w14:paraId="5FBE0330" w14:textId="053BD9BC" w:rsidR="00A017E1" w:rsidRDefault="00A017E1" w:rsidP="00A017E1">
      <w:pPr>
        <w:pStyle w:val="berschrift2"/>
        <w:numPr>
          <w:ilvl w:val="1"/>
          <w:numId w:val="7"/>
        </w:numPr>
      </w:pPr>
      <w:bookmarkStart w:id="14"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4"/>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5"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5"/>
    </w:p>
    <w:p w14:paraId="60D58F31" w14:textId="2B1F6DA9" w:rsidR="00A017E1" w:rsidRDefault="00A017E1" w:rsidP="00A017E1"/>
    <w:p w14:paraId="56C7794E" w14:textId="78A5D7F1"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070DE1">
        <w:rPr>
          <w:lang w:val="en-US"/>
        </w:rPr>
        <w:t>byproduct</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für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6" w:name="_Toc160791729"/>
      <w:r w:rsidRPr="00A017E1">
        <w:rPr>
          <w:lang w:val="en-US"/>
        </w:rPr>
        <w:t>Lack of exchange between differen</w:t>
      </w:r>
      <w:r>
        <w:rPr>
          <w:lang w:val="en-US"/>
        </w:rPr>
        <w:t>t research domains (</w:t>
      </w:r>
      <w:r w:rsidR="0058483B">
        <w:rPr>
          <w:lang w:val="en-US"/>
        </w:rPr>
        <w:t>15</w:t>
      </w:r>
      <w:r>
        <w:rPr>
          <w:lang w:val="en-US"/>
        </w:rPr>
        <w:t>0)</w:t>
      </w:r>
      <w:bookmarkEnd w:id="16"/>
    </w:p>
    <w:p w14:paraId="24D213AB" w14:textId="27D485A0" w:rsidR="009F02C4" w:rsidRDefault="009F02C4" w:rsidP="00AA766C">
      <w:pPr>
        <w:rPr>
          <w:lang w:val="en-US"/>
        </w:rPr>
      </w:pPr>
    </w:p>
    <w:p w14:paraId="7427FC61" w14:textId="50C68A96"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poorly interconnected. This is illustrated </w:t>
      </w:r>
      <w:r w:rsidR="00AE3B4C">
        <w:rPr>
          <w:lang w:val="en-US"/>
        </w:rPr>
        <w:t xml:space="preserve">in </w:t>
      </w:r>
      <w:r w:rsidR="00AE3B4C" w:rsidRPr="00177F43">
        <w:rPr>
          <w:color w:val="C00000"/>
          <w:lang w:val="en-US"/>
        </w:rPr>
        <w:t xml:space="preserve">Figure </w:t>
      </w:r>
      <w:r w:rsidR="00177F43">
        <w:rPr>
          <w:color w:val="C00000"/>
          <w:lang w:val="en-US"/>
        </w:rPr>
        <w:t>1C</w:t>
      </w:r>
      <w:r w:rsidR="00AE3B4C">
        <w:rPr>
          <w:lang w:val="en-US"/>
        </w:rPr>
        <w:t xml:space="preserve"> </w:t>
      </w:r>
      <w:r w:rsidR="00AD0A1C">
        <w:rPr>
          <w:lang w:val="en-US"/>
        </w:rPr>
        <w:t xml:space="preserve">by 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there is consistent evidence 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sdt>
        <w:sdtPr>
          <w:rPr>
            <w:lang w:val="en-US"/>
          </w:rPr>
          <w:alias w:val="To edit, see citavi.com/edit"/>
          <w:tag w:val="CitaviPlaceholder#0f30a383-4e07-4785-b6b8-32f18ea57751"/>
          <w:id w:val="-106370902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7" w:name="_Toc160791730"/>
      <w:r>
        <w:rPr>
          <w:lang w:val="en-US"/>
        </w:rPr>
        <w:t>Insufficient anchoring in voice perception theory (</w:t>
      </w:r>
      <w:r w:rsidR="0058483B">
        <w:rPr>
          <w:lang w:val="en-US"/>
        </w:rPr>
        <w:t>15</w:t>
      </w:r>
      <w:r>
        <w:rPr>
          <w:lang w:val="en-US"/>
        </w:rPr>
        <w:t>0)</w:t>
      </w:r>
      <w:bookmarkEnd w:id="17"/>
    </w:p>
    <w:p w14:paraId="20403166" w14:textId="5B0047AF" w:rsidR="00A017E1" w:rsidRDefault="00A017E1" w:rsidP="007F138B">
      <w:pPr>
        <w:rPr>
          <w:lang w:val="en-US"/>
        </w:rPr>
      </w:pPr>
    </w:p>
    <w:p w14:paraId="05E0D106" w14:textId="6049D21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rapidly increasing applied knowledge in rapidly developing branches (especially synthetic voices) on the one hand, </w:t>
      </w:r>
      <w:r w:rsidR="00A7608F">
        <w:rPr>
          <w:lang w:val="en-US"/>
        </w:rPr>
        <w:t>but</w:t>
      </w:r>
      <w:r w:rsidR="00A0435C">
        <w:rPr>
          <w:lang w:val="en-US"/>
        </w:rPr>
        <w:t xml:space="preserve"> a simultaneous lack of understanding on basic voice mechanisms on the other. </w:t>
      </w:r>
      <w:r w:rsidR="0098210D">
        <w:rPr>
          <w:lang w:val="en-US"/>
        </w:rPr>
        <w:t xml:space="preserve">In order t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18" w:name="_Toc160791731"/>
      <w:r w:rsidRPr="00A017E1">
        <w:rPr>
          <w:lang w:val="en-US"/>
        </w:rPr>
        <w:t xml:space="preserve">Proposition of 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18"/>
    </w:p>
    <w:p w14:paraId="72F7030A" w14:textId="77777777" w:rsidR="008B5242" w:rsidRPr="00084405" w:rsidRDefault="008B5242" w:rsidP="00A017E1">
      <w:pPr>
        <w:rPr>
          <w:i/>
          <w:iCs/>
          <w:lang w:val="en-US"/>
        </w:rPr>
      </w:pPr>
    </w:p>
    <w:p w14:paraId="6D8DDD4D" w14:textId="3215831E" w:rsidR="00D114BD" w:rsidRDefault="001C3A8E" w:rsidP="00A017E1">
      <w:pPr>
        <w:rPr>
          <w:lang w:val="en-US"/>
        </w:rPr>
      </w:pPr>
      <w:r>
        <w:rPr>
          <w:lang w:val="en-US"/>
        </w:rPr>
        <w:t>After</w:t>
      </w:r>
      <w:r w:rsidR="00701727">
        <w:rPr>
          <w:lang w:val="en-US"/>
        </w:rPr>
        <w:t xml:space="preserve"> </w:t>
      </w:r>
      <w:r w:rsidR="00D114BD">
        <w:rPr>
          <w:lang w:val="en-US"/>
        </w:rPr>
        <w:t xml:space="preserve">we identified </w:t>
      </w:r>
      <w:r w:rsidR="00701727">
        <w:rPr>
          <w:lang w:val="en-US"/>
        </w:rPr>
        <w:t xml:space="preserve">th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19"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19"/>
    </w:p>
    <w:p w14:paraId="3B9985E4" w14:textId="77777777" w:rsidR="00BF321F" w:rsidRDefault="00BF321F" w:rsidP="00A017E1">
      <w:pPr>
        <w:rPr>
          <w:lang w:val="en-US"/>
        </w:rPr>
      </w:pPr>
    </w:p>
    <w:p w14:paraId="3FBCC4BB" w14:textId="61E81BC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commentRangeStart w:id="20"/>
      <w:commentRangeStart w:id="21"/>
      <w:r>
        <w:rPr>
          <w:lang w:val="en-US"/>
        </w:rPr>
        <w:t>rare</w:t>
      </w:r>
      <w:commentRangeEnd w:id="20"/>
      <w:r w:rsidR="00E659E4">
        <w:rPr>
          <w:rStyle w:val="Kommentarzeichen"/>
        </w:rPr>
        <w:commentReference w:id="20"/>
      </w:r>
      <w:commentRangeEnd w:id="21"/>
      <w:r w:rsidR="00366DDC">
        <w:rPr>
          <w:rStyle w:val="Kommentarzeichen"/>
        </w:rPr>
        <w:commentReference w:id="21"/>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7371CAB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or listeners representation of a human voice)</w:t>
      </w:r>
      <w:r w:rsidR="004742EB">
        <w:rPr>
          <w:lang w:val="en-US"/>
        </w:rPr>
        <w:t>,</w:t>
      </w:r>
      <w:r>
        <w:rPr>
          <w:lang w:val="en-US"/>
        </w:rPr>
        <w:t xml:space="preserve"> and the deviation </w:t>
      </w:r>
      <w:r w:rsidR="00353624">
        <w:rPr>
          <w:lang w:val="en-US"/>
        </w:rPr>
        <w:t>lies</w:t>
      </w:r>
      <w:r>
        <w:rPr>
          <w:lang w:val="en-US"/>
        </w:rPr>
        <w:t xml:space="preserve"> on the human/non-human spectrum. </w:t>
      </w:r>
    </w:p>
    <w:p w14:paraId="5BCB78F4" w14:textId="7147F275"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commentRangeStart w:id="22"/>
      <w:r w:rsidR="009E2AB9">
        <w:rPr>
          <w:lang w:val="en-US"/>
        </w:rPr>
        <w:t xml:space="preserve">We interpret this as the empirical realization of the abovementioned conceptual </w:t>
      </w:r>
      <w:r w:rsidR="000468FB">
        <w:rPr>
          <w:lang w:val="en-US"/>
        </w:rPr>
        <w:t xml:space="preserve">differentiation, providing initial evidence for distinguishable perceptual outcomes. </w:t>
      </w:r>
      <w:commentRangeEnd w:id="22"/>
      <w:r w:rsidR="00E659E4">
        <w:rPr>
          <w:rStyle w:val="Kommentarzeichen"/>
        </w:rPr>
        <w:commentReference w:id="22"/>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23" w:name="_Toc160791733"/>
      <w:commentRangeStart w:id="24"/>
      <w:r w:rsidRPr="00FC1778">
        <w:rPr>
          <w:lang w:val="en-US"/>
        </w:rPr>
        <w:t xml:space="preserve">Differentiation from </w:t>
      </w:r>
      <w:commentRangeEnd w:id="24"/>
      <w:r w:rsidR="0039400B">
        <w:rPr>
          <w:rStyle w:val="Kommentarzeichen"/>
          <w:rFonts w:asciiTheme="minorHAnsi" w:eastAsiaTheme="minorHAnsi" w:hAnsiTheme="minorHAnsi" w:cstheme="minorBidi"/>
          <w:color w:val="auto"/>
        </w:rPr>
        <w:commentReference w:id="24"/>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23"/>
    </w:p>
    <w:p w14:paraId="1373534F" w14:textId="449AE93B" w:rsidR="002E044F" w:rsidRPr="00FC1778" w:rsidRDefault="002E044F" w:rsidP="002E044F">
      <w:pPr>
        <w:rPr>
          <w:lang w:val="en-US"/>
        </w:rPr>
      </w:pPr>
    </w:p>
    <w:p w14:paraId="7C0335C5" w14:textId="4E3AD00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5"/>
      <w:del w:id="26" w:author="Stefan Schweinberger" w:date="2024-06-10T19:02:00Z">
        <w:r w:rsidR="00004401" w:rsidDel="00E659E4">
          <w:rPr>
            <w:lang w:val="en-US"/>
          </w:rPr>
          <w:delText xml:space="preserve">Therefore, we would assume that they are correlated.  </w:delText>
        </w:r>
      </w:del>
      <w:commentRangeEnd w:id="25"/>
      <w:r w:rsidR="00366DDC">
        <w:rPr>
          <w:rStyle w:val="Kommentarzeichen"/>
        </w:rPr>
        <w:commentReference w:id="25"/>
      </w:r>
      <w:r w:rsidR="00004401">
        <w:rPr>
          <w:lang w:val="en-US"/>
        </w:rPr>
        <w:t xml:space="preserve">However, we </w:t>
      </w:r>
      <w:r w:rsidR="00716FB2">
        <w:rPr>
          <w:lang w:val="en-US"/>
        </w:rPr>
        <w:t>understand</w:t>
      </w:r>
      <w:r w:rsidR="00004401">
        <w:rPr>
          <w:lang w:val="en-US"/>
        </w:rPr>
        <w:t xml:space="preserve"> distinctiveness </w:t>
      </w:r>
      <w:r w:rsidR="00716FB2">
        <w:rPr>
          <w:lang w:val="en-US"/>
        </w:rPr>
        <w:t>as a much broader term which captures many forms of perceptual deviations beyond naturalness. 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4FF781"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r w:rsidR="00B90DAD">
        <w:rPr>
          <w:lang w:val="en-US"/>
        </w:rPr>
        <w:t>When prompted for synonyms of naturalness, this was ChatGPT</w:t>
      </w:r>
      <w:r w:rsidR="00E659E4">
        <w:rPr>
          <w:lang w:val="en-US"/>
        </w:rPr>
        <w:t>´</w:t>
      </w:r>
      <w:r w:rsidR="00B90DAD">
        <w:rPr>
          <w:lang w:val="en-US"/>
        </w:rPr>
        <w:t>s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3359DA" w:rsidRPr="00E127AD">
        <w:rPr>
          <w:lang w:val="en-US"/>
        </w:rPr>
        <w:t xml:space="preserve">spoofing,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27" w:name="_Toc160791734"/>
      <w:r>
        <w:rPr>
          <w:lang w:val="en-US"/>
        </w:rPr>
        <w:t>P</w:t>
      </w:r>
      <w:r w:rsidR="00A017E1" w:rsidRPr="00A017E1">
        <w:rPr>
          <w:lang w:val="en-US"/>
        </w:rPr>
        <w:t>rogressing in conjunction (</w:t>
      </w:r>
      <w:r w:rsidR="00F61678">
        <w:rPr>
          <w:lang w:val="en-US"/>
        </w:rPr>
        <w:t>40</w:t>
      </w:r>
      <w:r w:rsidR="00A017E1">
        <w:rPr>
          <w:lang w:val="en-US"/>
        </w:rPr>
        <w:t>0</w:t>
      </w:r>
      <w:r w:rsidR="00A017E1" w:rsidRPr="00A017E1">
        <w:rPr>
          <w:lang w:val="en-US"/>
        </w:rPr>
        <w:t>)</w:t>
      </w:r>
      <w:bookmarkEnd w:id="27"/>
    </w:p>
    <w:p w14:paraId="57A31105" w14:textId="29D6CE07" w:rsidR="00A017E1" w:rsidRDefault="00A017E1" w:rsidP="00A017E1">
      <w:pPr>
        <w:rPr>
          <w:lang w:val="en"/>
        </w:rPr>
      </w:pPr>
    </w:p>
    <w:p w14:paraId="30AAB351" w14:textId="0F94BC90" w:rsidR="004E074C" w:rsidRPr="004E074C" w:rsidRDefault="004E074C" w:rsidP="00A017E1">
      <w:pPr>
        <w:rPr>
          <w:color w:val="C00000"/>
        </w:rPr>
      </w:pPr>
      <w:r w:rsidRPr="004E074C">
        <w:rPr>
          <w:color w:val="C00000"/>
        </w:rPr>
        <w:t xml:space="preserve">Ab hier noch nicht weiter überarbeitet. </w:t>
      </w:r>
    </w:p>
    <w:p w14:paraId="27FD7686" w14:textId="1EEAE7A0" w:rsidR="00C34691" w:rsidRDefault="00C34691" w:rsidP="00EB3DF4">
      <w:pPr>
        <w:rPr>
          <w:lang w:val="en-US"/>
        </w:rPr>
      </w:pPr>
      <w:r w:rsidRPr="00C34691">
        <w:rPr>
          <w:lang w:val="en-US"/>
        </w:rPr>
        <w:t xml:space="preserve">We </w:t>
      </w:r>
      <w:r w:rsidR="00083C4F">
        <w:rPr>
          <w:lang w:val="en-US"/>
        </w:rPr>
        <w:t>propose</w:t>
      </w:r>
      <w:r w:rsidR="00083C4F" w:rsidRPr="00C34691">
        <w:rPr>
          <w:lang w:val="en-US"/>
        </w:rPr>
        <w:t xml:space="preserve"> </w:t>
      </w:r>
      <w:r w:rsidRPr="00C34691">
        <w:rPr>
          <w:lang w:val="en-US"/>
        </w:rPr>
        <w:t xml:space="preserve">that a </w:t>
      </w:r>
      <w:r w:rsidR="00F61678">
        <w:rPr>
          <w:lang w:val="en-US"/>
        </w:rPr>
        <w:t>systematic</w:t>
      </w:r>
      <w:r w:rsidRPr="00C34691">
        <w:rPr>
          <w:lang w:val="en-US"/>
        </w:rPr>
        <w:t xml:space="preserve"> understanding of voice naturalness is only possible by pooling evidence from all available angles</w:t>
      </w:r>
      <w:r>
        <w:rPr>
          <w:lang w:val="en-US"/>
        </w:rPr>
        <w:t xml:space="preserve">. </w:t>
      </w:r>
      <w:r w:rsidR="00083C4F">
        <w:rPr>
          <w:lang w:val="en-US"/>
        </w:rPr>
        <w:t>After all, even when</w:t>
      </w:r>
      <w:r w:rsidR="00EB3DF4">
        <w:rPr>
          <w:lang w:val="en-US"/>
        </w:rPr>
        <w:t xml:space="preserve"> different perspectives on voice naturalness appear, they are united by several overarching question</w:t>
      </w:r>
      <w:r w:rsidR="00123A29">
        <w:rPr>
          <w:lang w:val="en-US"/>
        </w:rPr>
        <w:t>s</w:t>
      </w:r>
      <w:r w:rsidR="00EB3DF4">
        <w:rPr>
          <w:lang w:val="en-US"/>
        </w:rPr>
        <w:t xml:space="preserve">: How is an impression on voice naturalness formed? Which acoustic features </w:t>
      </w:r>
      <w:r w:rsidR="006F12C8">
        <w:rPr>
          <w:lang w:val="en-US"/>
        </w:rPr>
        <w:t>affect</w:t>
      </w:r>
      <w:r w:rsidR="00EB3DF4">
        <w:rPr>
          <w:lang w:val="en-US"/>
        </w:rPr>
        <w:t xml:space="preserve"> it?</w:t>
      </w:r>
      <w:r w:rsidRPr="00C34691">
        <w:rPr>
          <w:lang w:val="en-US"/>
        </w:rPr>
        <w:t xml:space="preserve"> </w:t>
      </w:r>
      <w:r w:rsidR="00EB3DF4">
        <w:rPr>
          <w:lang w:val="en-US"/>
        </w:rPr>
        <w:t xml:space="preserve">How does voice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Are there differences across individuals and listening contexts? </w:t>
      </w:r>
    </w:p>
    <w:p w14:paraId="3DA0F565" w14:textId="3CF4933B" w:rsidR="0012222C" w:rsidRDefault="0012222C" w:rsidP="00EB3DF4">
      <w:pPr>
        <w:rPr>
          <w:lang w:val="en-US"/>
        </w:rPr>
      </w:pPr>
      <w:commentRangeStart w:id="28"/>
      <w:commentRangeStart w:id="29"/>
      <w:r>
        <w:rPr>
          <w:lang w:val="en-US"/>
        </w:rPr>
        <w:lastRenderedPageBreak/>
        <w:t>Fortunately, v</w:t>
      </w:r>
      <w:r w:rsidR="008E2FE6">
        <w:rPr>
          <w:lang w:val="en-US"/>
        </w:rPr>
        <w:t xml:space="preserve">oice naturalness research is already a highly interdisciplinary field, with great potential </w:t>
      </w:r>
      <w:r w:rsidR="00083C4F">
        <w:rPr>
          <w:lang w:val="en-US"/>
        </w:rPr>
        <w:t xml:space="preserve">for providing </w:t>
      </w:r>
      <w:r w:rsidR="008E2FE6">
        <w:rPr>
          <w:lang w:val="en-US"/>
        </w:rPr>
        <w:t xml:space="preserve">us with </w:t>
      </w:r>
      <w:r w:rsidR="00083C4F">
        <w:rPr>
          <w:lang w:val="en-US"/>
        </w:rPr>
        <w:t xml:space="preserve">relevant </w:t>
      </w:r>
      <w:r w:rsidR="008E2FE6">
        <w:rPr>
          <w:lang w:val="en-US"/>
        </w:rPr>
        <w:t xml:space="preserve">answers. </w:t>
      </w:r>
      <w:del w:id="30" w:author="Stefan Schweinberger" w:date="2024-05-07T17:49:00Z">
        <w:r w:rsidR="008E2FE6" w:rsidDel="00083C4F">
          <w:rPr>
            <w:lang w:val="en-US"/>
          </w:rPr>
          <w:delText xml:space="preserve">Now, it has to start progressing in conjunction. </w:delText>
        </w:r>
      </w:del>
      <w:r w:rsidR="006F12C8">
        <w:rPr>
          <w:lang w:val="en-US"/>
        </w:rPr>
        <w:t>This can be achieved by two means: (a)</w:t>
      </w:r>
      <w:r w:rsidR="005841EC">
        <w:rPr>
          <w:lang w:val="en-US"/>
        </w:rPr>
        <w:t xml:space="preserve"> </w:t>
      </w:r>
      <w:r w:rsidR="006F12C8">
        <w:rPr>
          <w:lang w:val="en-US"/>
        </w:rPr>
        <w:t xml:space="preserve">converting the empirical heterogeneity (presented in s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an active and </w:t>
      </w:r>
      <w:r w:rsidR="006F12C8" w:rsidRPr="006F12C8">
        <w:rPr>
          <w:lang w:val="en-US"/>
        </w:rPr>
        <w:t>profitable exchange between disciplines</w:t>
      </w:r>
      <w:r w:rsidR="006F12C8">
        <w:rPr>
          <w:lang w:val="en-US"/>
        </w:rPr>
        <w:t xml:space="preserve">, especially </w:t>
      </w:r>
      <w:r w:rsidR="00353624">
        <w:rPr>
          <w:lang w:val="en-US"/>
        </w:rPr>
        <w:t>on</w:t>
      </w:r>
      <w:r w:rsidR="006F12C8">
        <w:rPr>
          <w:lang w:val="en-US"/>
        </w:rPr>
        <w:t xml:space="preserve"> human and synthetic voices. </w:t>
      </w:r>
      <w:r>
        <w:rPr>
          <w:lang w:val="en-US"/>
        </w:rPr>
        <w:t>For the implementation of both, a sensible awareness for the interdisciplinary nature of the field is crucial. First,</w:t>
      </w:r>
      <w:r w:rsidR="000B67B8">
        <w:rPr>
          <w:lang w:val="en-US"/>
        </w:rPr>
        <w:t xml:space="preserve"> publications</w:t>
      </w:r>
      <w:r>
        <w:rPr>
          <w:lang w:val="en-US"/>
        </w:rPr>
        <w:t xml:space="preserve"> need to be findable and accessible for other</w:t>
      </w:r>
      <w:r w:rsidR="005841EC">
        <w:rPr>
          <w:lang w:val="en-US"/>
        </w:rPr>
        <w:t>s</w:t>
      </w:r>
      <w:r>
        <w:rPr>
          <w:lang w:val="en-US"/>
        </w:rPr>
        <w:t xml:space="preserve">, </w:t>
      </w:r>
      <w:r w:rsidR="00083C4F">
        <w:rPr>
          <w:lang w:val="en-US"/>
        </w:rPr>
        <w:t>e.g.,</w:t>
      </w:r>
      <w:r>
        <w:rPr>
          <w:lang w:val="en-US"/>
        </w:rPr>
        <w:t xml:space="preserve"> through the establishment of </w:t>
      </w:r>
      <w:r w:rsidR="00083C4F">
        <w:rPr>
          <w:lang w:val="en-US"/>
        </w:rPr>
        <w:t xml:space="preserve">a </w:t>
      </w:r>
      <w:r>
        <w:rPr>
          <w:lang w:val="en-US"/>
        </w:rPr>
        <w:t xml:space="preserve">common </w:t>
      </w:r>
      <w:r w:rsidR="00083C4F">
        <w:rPr>
          <w:lang w:val="en-US"/>
        </w:rPr>
        <w:t xml:space="preserve">terminology that converts into common </w:t>
      </w:r>
      <w:r>
        <w:rPr>
          <w:lang w:val="en-US"/>
        </w:rPr>
        <w:t>keywords. Second, findings need to be communicated inclusive</w:t>
      </w:r>
      <w:r w:rsidR="005841EC">
        <w:rPr>
          <w:lang w:val="en-US"/>
        </w:rPr>
        <w:t>ly</w:t>
      </w:r>
      <w:r>
        <w:rPr>
          <w:lang w:val="en-US"/>
        </w:rPr>
        <w:t xml:space="preserve"> enough </w:t>
      </w:r>
      <w:r w:rsidR="005841EC">
        <w:rPr>
          <w:lang w:val="en-US"/>
        </w:rPr>
        <w:t>for readerships from very diverse background</w:t>
      </w:r>
      <w:r w:rsidR="000B67B8">
        <w:rPr>
          <w:lang w:val="en-US"/>
        </w:rPr>
        <w:t>s</w:t>
      </w:r>
      <w:r w:rsidR="005841EC">
        <w:rPr>
          <w:lang w:val="en-US"/>
        </w:rPr>
        <w:t>. This entail</w:t>
      </w:r>
      <w:r w:rsidR="00083C4F">
        <w:rPr>
          <w:lang w:val="en-US"/>
        </w:rPr>
        <w:t>s</w:t>
      </w:r>
      <w:r w:rsidR="005841EC">
        <w:rPr>
          <w:lang w:val="en-US"/>
        </w:rPr>
        <w:t xml:space="preserve"> to provide some explicit definitions, avoid technical jargon, incorporate scientific standards from other fields where deemed fit, and discuss </w:t>
      </w:r>
      <w:r w:rsidR="00973E11">
        <w:rPr>
          <w:lang w:val="en-US"/>
        </w:rPr>
        <w:t>one’s</w:t>
      </w:r>
      <w:r w:rsidR="005841EC">
        <w:rPr>
          <w:lang w:val="en-US"/>
        </w:rPr>
        <w:t xml:space="preserve"> findings against the backdrop of a wider interdisciplinary literature (</w:t>
      </w:r>
      <w:proofErr w:type="spellStart"/>
      <w:r w:rsidR="005841EC">
        <w:rPr>
          <w:lang w:val="en-US"/>
        </w:rPr>
        <w:t>oder</w:t>
      </w:r>
      <w:proofErr w:type="spellEnd"/>
      <w:r w:rsidR="005841EC">
        <w:rPr>
          <w:lang w:val="en-US"/>
        </w:rPr>
        <w:t xml:space="preserve"> – tie active </w:t>
      </w:r>
      <w:r w:rsidR="00973E11">
        <w:rPr>
          <w:lang w:val="en-US"/>
        </w:rPr>
        <w:t>k</w:t>
      </w:r>
      <w:r w:rsidR="005841EC">
        <w:rPr>
          <w:lang w:val="en-US"/>
        </w:rPr>
        <w:t xml:space="preserve">nots to </w:t>
      </w:r>
      <w:r w:rsidR="00973E11">
        <w:rPr>
          <w:lang w:val="en-US"/>
        </w:rPr>
        <w:t>findings from other fields)</w:t>
      </w:r>
      <w:r w:rsidR="005841EC">
        <w:rPr>
          <w:lang w:val="en-US"/>
        </w:rPr>
        <w:t xml:space="preserve">. </w:t>
      </w:r>
      <w:r w:rsidR="000B67B8">
        <w:rPr>
          <w:lang w:val="en-US"/>
        </w:rPr>
        <w:t>Finally</w:t>
      </w:r>
      <w:r w:rsidR="00973E11">
        <w:rPr>
          <w:lang w:val="en-US"/>
        </w:rPr>
        <w:t xml:space="preserve">, all conceptual and empirical aspects need to be reported with a sufficient level of detail to allow comparability. In </w:t>
      </w:r>
      <w:r w:rsidR="00973E11" w:rsidRPr="00973E11">
        <w:rPr>
          <w:color w:val="C00000"/>
          <w:lang w:val="en-US"/>
        </w:rPr>
        <w:t>Box 2</w:t>
      </w:r>
      <w:r w:rsidR="00973E11">
        <w:rPr>
          <w:lang w:val="en-US"/>
        </w:rPr>
        <w:t xml:space="preserve">, we have converted these suggestions into a number of practical recommendations. </w:t>
      </w:r>
    </w:p>
    <w:p w14:paraId="4127B93C" w14:textId="348A6DCF" w:rsidR="0041749E" w:rsidRDefault="00F61678" w:rsidP="0041749E">
      <w:pPr>
        <w:rPr>
          <w:lang w:val="en-US"/>
        </w:rPr>
      </w:pPr>
      <w:bookmarkStart w:id="31" w:name="_Hlk160787226"/>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28"/>
      <w:r w:rsidR="00083C4F">
        <w:rPr>
          <w:rStyle w:val="Kommentarzeichen"/>
        </w:rPr>
        <w:commentReference w:id="28"/>
      </w:r>
      <w:commentRangeEnd w:id="29"/>
      <w:r w:rsidR="00D94355">
        <w:rPr>
          <w:rStyle w:val="Kommentarzeichen"/>
        </w:rPr>
        <w:commentReference w:id="29"/>
      </w:r>
    </w:p>
    <w:p w14:paraId="34C343DE" w14:textId="77777777" w:rsidR="0041749E" w:rsidRDefault="0041749E" w:rsidP="0041749E">
      <w:pPr>
        <w:rPr>
          <w:lang w:val="en-US"/>
        </w:rPr>
      </w:pPr>
    </w:p>
    <w:p w14:paraId="20C12FAD" w14:textId="0112F3F3" w:rsidR="00A017E1" w:rsidRDefault="00A017E1" w:rsidP="00A017E1">
      <w:pPr>
        <w:pStyle w:val="berschrift1"/>
        <w:numPr>
          <w:ilvl w:val="0"/>
          <w:numId w:val="7"/>
        </w:numPr>
        <w:rPr>
          <w:lang w:val="en-US"/>
        </w:rPr>
      </w:pPr>
      <w:bookmarkStart w:id="32" w:name="_Toc160791735"/>
      <w:bookmarkEnd w:id="31"/>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2"/>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3"/>
      <w:commentRangeStart w:id="34"/>
      <w:r w:rsidR="001B022B">
        <w:rPr>
          <w:lang w:val="en-US"/>
        </w:rPr>
        <w:t xml:space="preserve">What makes human voices special? What makes natural voices special? </w:t>
      </w:r>
      <w:commentRangeEnd w:id="33"/>
      <w:r w:rsidR="00083C4F">
        <w:rPr>
          <w:rStyle w:val="Kommentarzeichen"/>
        </w:rPr>
        <w:commentReference w:id="33"/>
      </w:r>
      <w:commentRangeEnd w:id="34"/>
      <w:r w:rsidR="00D94355">
        <w:rPr>
          <w:rStyle w:val="Kommentarzeichen"/>
        </w:rPr>
        <w:commentReference w:id="34"/>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lastRenderedPageBreak/>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5" w:name="_Toc160791736"/>
      <w:commentRangeStart w:id="36"/>
      <w:commentRangeStart w:id="37"/>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5"/>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6"/>
      <w:r w:rsidR="00DA3458">
        <w:rPr>
          <w:rStyle w:val="Kommentarzeichen"/>
        </w:rPr>
        <w:commentReference w:id="36"/>
      </w:r>
      <w:commentRangeEnd w:id="37"/>
      <w:r w:rsidR="00822483">
        <w:rPr>
          <w:rStyle w:val="Kommentarzeichen"/>
        </w:rPr>
        <w:commentReference w:id="37"/>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63EE638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commentRangeStart w:id="38"/>
      <w:r w:rsidR="00D35D00" w:rsidRPr="00D35D00">
        <w:rPr>
          <w:color w:val="C00000"/>
          <w:lang w:val="en"/>
        </w:rPr>
        <w:t>As an exception, we included a recent pre-print</w:t>
      </w:r>
      <w:commentRangeEnd w:id="38"/>
      <w:r w:rsidR="00786C7C">
        <w:rPr>
          <w:rStyle w:val="Kommentarzeichen"/>
        </w:rPr>
        <w:commentReference w:id="38"/>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0E665DC4"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39"/>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39"/>
      <w:r w:rsidR="00173323">
        <w:rPr>
          <w:rStyle w:val="Kommentarzeichen"/>
        </w:rPr>
        <w:commentReference w:id="39"/>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40"/>
      <w:r w:rsidR="004A2FDC">
        <w:rPr>
          <w:lang w:val="en"/>
        </w:rPr>
        <w:t xml:space="preserve">are </w:t>
      </w:r>
      <w:commentRangeStart w:id="41"/>
      <w:r w:rsidR="004A2FDC">
        <w:rPr>
          <w:lang w:val="en"/>
        </w:rPr>
        <w:t>solely rating data</w:t>
      </w:r>
      <w:commentRangeEnd w:id="41"/>
      <w:r w:rsidR="00173323">
        <w:rPr>
          <w:rStyle w:val="Kommentarzeichen"/>
        </w:rPr>
        <w:commentReference w:id="41"/>
      </w:r>
      <w:commentRangeEnd w:id="40"/>
      <w:r w:rsidR="00786C7C">
        <w:rPr>
          <w:rStyle w:val="Kommentarzeichen"/>
        </w:rPr>
        <w:commentReference w:id="40"/>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w:t>
      </w:r>
      <w:r w:rsidR="00786C7C">
        <w:rPr>
          <w:lang w:val="en"/>
        </w:rPr>
        <w:t>, with</w:t>
      </w:r>
      <w:r w:rsidR="0062078F">
        <w:rPr>
          <w:lang w:val="en"/>
        </w:rPr>
        <w:t xml:space="preserve"> </w:t>
      </w:r>
      <w:r w:rsidR="0062078F" w:rsidRPr="0062078F">
        <w:rPr>
          <w:color w:val="C00000"/>
          <w:lang w:val="en"/>
        </w:rPr>
        <w:t>8</w:t>
      </w:r>
      <w:r w:rsidR="0062078F">
        <w:rPr>
          <w:lang w:val="en"/>
        </w:rPr>
        <w:t xml:space="preserve"> </w:t>
      </w:r>
      <w:r w:rsidR="00786C7C">
        <w:rPr>
          <w:lang w:val="en"/>
        </w:rPr>
        <w:t xml:space="preserve">using </w:t>
      </w:r>
      <w:commentRangeStart w:id="42"/>
      <w:r w:rsidR="0062078F">
        <w:rPr>
          <w:lang w:val="en"/>
        </w:rPr>
        <w:t xml:space="preserve">a mixture </w:t>
      </w:r>
      <w:commentRangeEnd w:id="42"/>
      <w:r w:rsidR="00786C7C">
        <w:rPr>
          <w:rStyle w:val="Kommentarzeichen"/>
        </w:rPr>
        <w:commentReference w:id="42"/>
      </w:r>
      <w:r w:rsidR="0062078F">
        <w:rPr>
          <w:lang w:val="en"/>
        </w:rPr>
        <w:t xml:space="preserve">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w:t>
      </w:r>
      <w:r w:rsidR="004A470F">
        <w:rPr>
          <w:lang w:val="en"/>
        </w:rPr>
        <w:lastRenderedPageBreak/>
        <w:t xml:space="preserve">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 xml:space="preserve">Wherever possible provide stimulus </w:t>
      </w:r>
      <w:proofErr w:type="gramStart"/>
      <w:r>
        <w:rPr>
          <w:lang w:val="en"/>
        </w:rPr>
        <w:t>examples</w:t>
      </w:r>
      <w:r w:rsidR="00AA766C">
        <w:rPr>
          <w:lang w:val="en"/>
        </w:rPr>
        <w:t xml:space="preserve">  (</w:t>
      </w:r>
      <w:proofErr w:type="gramEnd"/>
      <w:r w:rsidR="00AA766C">
        <w:rPr>
          <w:lang w:val="en"/>
        </w:rPr>
        <w:t>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43" w:name="_CTVL001b001e71cfb0d478c9df1887d9aa8fa5d"/>
          <w:r>
            <w:rPr>
              <w:lang w:val="en"/>
            </w:rPr>
            <w:t>Young, A.W.; Frühholz, S.; Schweinberger, S.R. Face and voice perception: Understanding commonalities and differences // Face and Voice Perception: Understanding Commonalities and Differences.</w:t>
          </w:r>
          <w:bookmarkEnd w:id="43"/>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44" w:name="_CTVL001c436adf58e114813af41749f64b2d8ec"/>
          <w:r>
            <w:rPr>
              <w:lang w:val="en"/>
            </w:rPr>
            <w:t>Rodero, E. Effectiveness, attention, and recall of human and artificial voices in an advertising story. Prosody influence and functions of voices.</w:t>
          </w:r>
          <w:bookmarkEnd w:id="44"/>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45" w:name="_CTVL001b2cfed2201dc4bfbb30224d692fe3c7c"/>
          <w:r>
            <w:rPr>
              <w:lang w:val="en"/>
            </w:rPr>
            <w:t>Rodero, E.; Lucas, I. Synthetic versus human voices in audiobooks: The human emotional intimacy effect.</w:t>
          </w:r>
          <w:bookmarkEnd w:id="45"/>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46" w:name="_CTVL00131a6c35984344b52a0d8347d4d006714"/>
          <w:r>
            <w:rPr>
              <w:lang w:val="en"/>
            </w:rPr>
            <w:t>Lavan, N.; McGettigan, C. A model for person perception from familiar and unfamiliar voices.</w:t>
          </w:r>
          <w:bookmarkEnd w:id="46"/>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47" w:name="_CTVL0012277974cb7714b67b5f1e89408e0d8e5"/>
          <w:r w:rsidRPr="007D11CD">
            <w:rPr>
              <w:i/>
              <w:lang w:val="en"/>
            </w:rPr>
            <w:t>The SAGE Encyclopedia of Human Communication Sciences and Disorders;</w:t>
          </w:r>
          <w:bookmarkEnd w:id="47"/>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48" w:name="_CTVL001fbae7f6b1f244474a9c6b3bd11fb323c"/>
          <w:r>
            <w:rPr>
              <w:lang w:val="en"/>
            </w:rPr>
            <w:t>Klopfenstein, M.; Bernard, K.; Heyman, C. The study of speech naturalness in communication disorders: A systematic review of the literature.</w:t>
          </w:r>
          <w:bookmarkEnd w:id="48"/>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49" w:name="_CTVL00166e4bf6bb4a14bf5a861c6fab2ec55bb"/>
          <w:r>
            <w:rPr>
              <w:lang w:val="en"/>
            </w:rPr>
            <w:t>Birkholz, P.; Martin, L.; Xu, Y.; Scherbaum, S.; Neuschaefer-Rube, C. Manipulation of the prosodic features of vocal tract length, nasality and articulatory precision using articulatory synthesis.</w:t>
          </w:r>
          <w:bookmarkEnd w:id="49"/>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lastRenderedPageBreak/>
            <w:t>8.</w:t>
          </w:r>
          <w:r>
            <w:rPr>
              <w:lang w:val="en"/>
            </w:rPr>
            <w:tab/>
          </w:r>
          <w:bookmarkStart w:id="50" w:name="_CTVL0013e0761ace0f24a4e893d7b6ed445a286"/>
          <w:r>
            <w:rPr>
              <w:lang w:val="en"/>
            </w:rPr>
            <w:t>Birkholz, P.; Drechsel, S. Effects of the piriform fossae, transvelar acoustic coupling, and laryngeal wall vibration on the naturalness of articulatory speech synthesis.</w:t>
          </w:r>
          <w:bookmarkEnd w:id="50"/>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t>9.</w:t>
          </w:r>
          <w:r>
            <w:rPr>
              <w:lang w:val="en"/>
            </w:rPr>
            <w:tab/>
          </w:r>
          <w:bookmarkStart w:id="51" w:name="_CTVL0015f5cb147e9724e6da87514966070f76d"/>
          <w:r>
            <w:rPr>
              <w:lang w:val="en"/>
            </w:rPr>
            <w:t>Moore, B.C.J.; Tan, C.-T. Perceived naturalness of spectrally distorted speech and music.</w:t>
          </w:r>
          <w:bookmarkEnd w:id="51"/>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52" w:name="_CTVL001a54500133cb04aa185303201aa6afaf2"/>
          <w:r>
            <w:rPr>
              <w:lang w:val="en"/>
            </w:rPr>
            <w:t>Nussbaum, C.; Pöhlmann, M.; Kreysa, H.; Schweinberger, S.R. Perceived naturalness of emotional voice morphs.</w:t>
          </w:r>
          <w:bookmarkEnd w:id="52"/>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53" w:name="_CTVL001c655edd88d0c41a08eff9aaa8cdce345"/>
          <w:r>
            <w:rPr>
              <w:lang w:val="en"/>
            </w:rPr>
            <w:t>Seaborn, K.; Miyake, N.P.; Pennefather, P.; Otake-Matsuura, M. Voice in Human–Agent Interaction.</w:t>
          </w:r>
          <w:bookmarkEnd w:id="53"/>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54"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54"/>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55" w:name="_CTVL0019de342935bc34d6eb106ecb858f07a56"/>
          <w:r>
            <w:rPr>
              <w:lang w:val="en"/>
            </w:rPr>
            <w:t>Lu, L.; Zhang, P.; Zhang, T. Leveraging “human-likeness” of robotic service at restaurants.</w:t>
          </w:r>
          <w:bookmarkEnd w:id="55"/>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56" w:name="_CTVL001336c0a9a324c431a956472a7daab8a11"/>
          <w:r>
            <w:rPr>
              <w:lang w:val="en"/>
            </w:rPr>
            <w:t>Lee, E.-J. The more humanlike, the better? How speech type and users’ cognitive style affect social responses to computers.</w:t>
          </w:r>
          <w:bookmarkEnd w:id="56"/>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57" w:name="_CTVL001335b73c635fb42d689284190911887e4"/>
          <w:r>
            <w:rPr>
              <w:lang w:val="en"/>
            </w:rPr>
            <w:t>Kühne, K.; Fischer, M.H.; Zhou, Y. The Human Takes It All: Humanlike Synthesized Voices Are Perceived as Less Eerie and More Likable. Evidence From a Subjective Ratings Study.</w:t>
          </w:r>
          <w:bookmarkEnd w:id="57"/>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58" w:name="_CTVL001e756301a1d1043738864e448e45e01b6"/>
          <w:r>
            <w:rPr>
              <w:lang w:val="en"/>
            </w:rPr>
            <w:t>Schreibelmayr, S.; Mara, M. Robot Voices in Daily Life: Vocal Human-Likeness and Application Context as Determinants of User Acceptance.</w:t>
          </w:r>
          <w:bookmarkEnd w:id="58"/>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59" w:name="_CTVL0019b104d07c5514130a5329f927c8a04c3"/>
          <w:r>
            <w:rPr>
              <w:lang w:val="en"/>
            </w:rPr>
            <w:t>Baird, A.; Parada-Cabaleiro, E.; Hantke, S.; Burkhardt, F.; Cummings, N.; Schüller, B. The Perception and Analysis of the Likeability and Human Likeness of Synthesized Speech. In</w:t>
          </w:r>
          <w:bookmarkEnd w:id="59"/>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60" w:name="_CTVL00125d4d8430d794cccb355109d2ce051ce"/>
          <w:r>
            <w:rPr>
              <w:lang w:val="en"/>
            </w:rPr>
            <w:t>Yorkston, K.M.; Beukelman, D.R.; Strand, E.A.; Hakel, M.</w:t>
          </w:r>
          <w:bookmarkEnd w:id="60"/>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61" w:name="_CTVL0010669a1f449a44641b1bb9ea328d0b29e"/>
          <w:r>
            <w:rPr>
              <w:lang w:val="en"/>
            </w:rPr>
            <w:t>Mawalim, C.O.; Galajit, K.; Karnjana, J.; Kidani, S.; Unoki, M. Speaker anonymization by modifying fundamental frequency and x-vector singular value.</w:t>
          </w:r>
          <w:bookmarkEnd w:id="61"/>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62" w:name="_CTVL001a0a26c980df9436cb8a925b9aef5bcab"/>
          <w:r>
            <w:rPr>
              <w:lang w:val="en"/>
            </w:rPr>
            <w:t>Hu, P.; Lu, Y.; Gong, Y. Dual humanness and trust in conversational AI: A person-centered approach.</w:t>
          </w:r>
          <w:bookmarkEnd w:id="62"/>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63" w:name="_CTVL001cb3dca543f4445dd95bfd8233cab7281"/>
          <w:r>
            <w:rPr>
              <w:lang w:val="en"/>
            </w:rPr>
            <w:t>Mayo, C.; Clark, R.A.J.; King, S. Listeners’ weighting of acoustic cues to synthetic speech naturalness: A multidimensional scaling analysis.</w:t>
          </w:r>
          <w:bookmarkEnd w:id="63"/>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64" w:name="_CTVL001a77e43335938474caf43c1ac87097ad7"/>
          <w:r>
            <w:rPr>
              <w:lang w:val="en"/>
            </w:rPr>
            <w:t>Velner, E.; Boersma, P.P.; Graaf, M.M. de. Intonation in Robot Speech. In</w:t>
          </w:r>
          <w:bookmarkEnd w:id="64"/>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65" w:name="_CTVL00112cb11d5f07e4a4fa077d5b119b964ee"/>
          <w:r>
            <w:rPr>
              <w:lang w:val="en"/>
            </w:rPr>
            <w:t>Urakami, J.; Sutthithatip, S.; Moore, B.A. The Effect of Naturalness of Voice and Empathic Responses on Enjoyment, Attitudes and Motivation for Interacting with a Voice User Interface. In</w:t>
          </w:r>
          <w:bookmarkEnd w:id="65"/>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66" w:name="_CTVL001ddf2261829a143b5b43f6808d8527183"/>
          <w:r>
            <w:rPr>
              <w:lang w:val="en"/>
            </w:rPr>
            <w:t>Abdulrahman, A.; Richards, D. Is Natural Necessary? Human Voice versus Synthetic Voice for Intelligent Virtual Agents.</w:t>
          </w:r>
          <w:bookmarkEnd w:id="66"/>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lastRenderedPageBreak/>
            <w:t>25.</w:t>
          </w:r>
          <w:r>
            <w:rPr>
              <w:lang w:val="en"/>
            </w:rPr>
            <w:tab/>
          </w:r>
          <w:bookmarkStart w:id="67" w:name="_CTVL0015833af7483784f0c929908e878248ca6"/>
          <w:r>
            <w:rPr>
              <w:lang w:val="en"/>
            </w:rPr>
            <w:t>Ko, S.; Barnes, J.; Dong, J.; Park, C.H.; Howard, A.; Jeon, M. The Effects of Robot Voices and Appearances on Users’ Emotion Recognition and Subjective Perception.</w:t>
          </w:r>
          <w:bookmarkEnd w:id="67"/>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t>26.</w:t>
          </w:r>
          <w:r>
            <w:rPr>
              <w:lang w:val="en"/>
            </w:rPr>
            <w:tab/>
          </w:r>
          <w:bookmarkStart w:id="68"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68"/>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69" w:name="_CTVL0010715d864bf2142b6b4450b3ffb1f10ac"/>
          <w:r>
            <w:rPr>
              <w:lang w:val="en"/>
            </w:rPr>
            <w:t>Klopfenstein, M. Relationship between acoustic measures and speech naturalness ratings in Parkinson's disease: A within-speaker approach.</w:t>
          </w:r>
          <w:bookmarkEnd w:id="69"/>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70" w:name="_CTVL001fc3e2954d7904694bbbc3c5213c1779b"/>
          <w:r>
            <w:rPr>
              <w:lang w:val="en"/>
            </w:rPr>
            <w:t>Eadie, T.L.; Doyle, P.C. Direct Magnitude Estimation and Interval Scaling of Naturalness and Severity in Tracheoesophageal (TE) Speakers.</w:t>
          </w:r>
          <w:bookmarkEnd w:id="70"/>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71" w:name="_CTVL0016fb6fe0193014b3a81361d605bd78864"/>
          <w:r>
            <w:rPr>
              <w:lang w:val="en"/>
            </w:rPr>
            <w:t>Eadie, T.L.; Doyle, P.C.; Hansen, K.; Beaudin, P.G. Influence of speaker gender on listener judgments of tracheoesophageal speech.</w:t>
          </w:r>
          <w:bookmarkEnd w:id="71"/>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72" w:name="_CTVL001a1e5bbaffeea488994d4c328929ebf3f"/>
          <w:r>
            <w:rPr>
              <w:lang w:val="en"/>
            </w:rPr>
            <w:t>Yorkston, K.M.; Hammen, V.L.; Beukelman, D.R.; Traynor, C.D. The effect of rate control on the intelligibility and naturalness of dysarthric speech.</w:t>
          </w:r>
          <w:bookmarkEnd w:id="72"/>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73" w:name="_CTVL001edf9aa5e00b04865a7eea9c6bf966c9c"/>
          <w:r>
            <w:rPr>
              <w:lang w:val="en"/>
            </w:rPr>
            <w:t>Euler, H.A.; Merkel, A.; Hente, K.; Neef, N.; Wolff von Gudenberg, A.; Neumann, K. Speech restructuring group treatment for 6-to-9-year-old children who stutter: A therapeutic trial.</w:t>
          </w:r>
          <w:bookmarkEnd w:id="73"/>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74" w:name="_CTVL001c33bb1c6b27e44c39530db03049fa031"/>
          <w:r>
            <w:rPr>
              <w:lang w:val="en"/>
            </w:rPr>
            <w:t>Assmann, P.F.; Dembling, S.; Nearey, T.M. Effects of frequency shifts on perceived naturalness and gender information in speech. In</w:t>
          </w:r>
          <w:bookmarkEnd w:id="74"/>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75" w:name="_CTVL0016a6f74b49bda4923b3e7d77f5a7e4472"/>
          <w:r>
            <w:rPr>
              <w:lang w:val="en"/>
            </w:rPr>
            <w:t>Venkatraman, A.; Sivasankar, M.P. Continuous Vocal Fry Simulated in Laboratory Subjects: A Preliminary Report on Voice Production and Listener Ratings.</w:t>
          </w:r>
          <w:bookmarkEnd w:id="75"/>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76" w:name="_CTVL001d8e5a7d3a7924fc3aad5dd8287ced150"/>
          <w:r>
            <w:rPr>
              <w:lang w:val="en"/>
            </w:rPr>
            <w:t>Tamagawa, R.; Watson, C.I.; Kuo, I.H.; MacDonald, B.A.; Broadbent, E. The Effects of Synthesized Voice Accents on User Perceptions of Robots.</w:t>
          </w:r>
          <w:bookmarkEnd w:id="76"/>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77" w:name="_CTVL0011668ab7cd410419e9aefa6881534a39a"/>
          <w:r>
            <w:rPr>
              <w:lang w:val="en"/>
            </w:rPr>
            <w:t>Kapolowicz, M.R.; Guest, D.R.; Montazeri, V.; Baese-Berk, M.M.; Assmann, P.F. Effects of Spectral Envelope and Fundamental Frequency Shifts on the Perception of Foreign-Accented Speech.</w:t>
          </w:r>
          <w:bookmarkEnd w:id="77"/>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78" w:name="_CTVL001911c749244c740a7b84a7c7cf28c79b3"/>
          <w:r>
            <w:rPr>
              <w:lang w:val="en"/>
            </w:rPr>
            <w:t>Mackey, L.S.; Finn, P.; Ingham, R.J. Effect of speech dialect on speech naturalness ratings: a systematic replication of Martin, Haroldson, and Triden (1984).</w:t>
          </w:r>
          <w:bookmarkEnd w:id="78"/>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79" w:name="_CTVL0015eb8ea740b8b4b32b5bd3c19a883932a"/>
          <w:r>
            <w:rPr>
              <w:lang w:val="en"/>
            </w:rPr>
            <w:t>Baird, A.; Jørgensen, S.H.; Parada-Cabaleiro, E.; Hantke, S.; Cummins, N.; Schuller, B. Perception of Paralinguistic Traits in Synthesized Voices. In</w:t>
          </w:r>
          <w:bookmarkEnd w:id="79"/>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80" w:name="_CTVL001c8231789e4d14d77913aa17a88f839d9"/>
          <w:r>
            <w:rPr>
              <w:lang w:val="en"/>
            </w:rPr>
            <w:t>Coughlin-Woods, S.; Lehman, M.E.; Cooke, P.A. Ratings of speech naturalness of children ages 8-16 years.</w:t>
          </w:r>
          <w:bookmarkEnd w:id="80"/>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81" w:name="_CTVL0010059c4a0093a4b149839794fadc949e3"/>
          <w:r>
            <w:rPr>
              <w:lang w:val="en"/>
            </w:rPr>
            <w:t>Goy, H.; Kathleen Pichora-Fuller, M.; van Lieshout, P. Effects of age on speech and voice quality ratings.</w:t>
          </w:r>
          <w:bookmarkEnd w:id="81"/>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82" w:name="_CTVL00166cf4fb4ebf64a718a45565302ccef7e"/>
          <w:r>
            <w:rPr>
              <w:lang w:val="en"/>
            </w:rPr>
            <w:t>Baird, A.; Jørgensen, S.H.; Parada-Cabaleiro, E.; Cummings, N.; Hantke, S.; Schüller, B. The Perception of Vocal Traits in Synthesized Voices: Age, Gender, and Human Likeness.</w:t>
          </w:r>
          <w:bookmarkEnd w:id="82"/>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lastRenderedPageBreak/>
            <w:t>41.</w:t>
          </w:r>
          <w:r>
            <w:rPr>
              <w:lang w:val="en"/>
            </w:rPr>
            <w:tab/>
          </w:r>
          <w:bookmarkStart w:id="83" w:name="_CTVL0017d117b830a4744c5ab87356d432e2dc7"/>
          <w:r>
            <w:rPr>
              <w:lang w:val="en"/>
            </w:rPr>
            <w:t>Hardy, T.L.D.; Rieger, J.M.; Wells, K.; Boliek, C.A. Acoustic Predictors of Gender Attribution, Masculinity-Femininity, and Vocal Naturalness Ratings Amongst Transgender and Cisgender Speakers.</w:t>
          </w:r>
          <w:bookmarkEnd w:id="83"/>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t>42.</w:t>
          </w:r>
          <w:r>
            <w:rPr>
              <w:lang w:val="en"/>
            </w:rPr>
            <w:tab/>
          </w:r>
          <w:bookmarkStart w:id="84" w:name="_CTVL001c0e2675ecdaf4536acede0659e31b5d4"/>
          <w:r>
            <w:rPr>
              <w:lang w:val="en"/>
            </w:rPr>
            <w:t>Merritt, B.; Bent, T. Perceptual Evaluation of Speech Naturalness in Speakers of Varying Gender Identities.</w:t>
          </w:r>
          <w:bookmarkEnd w:id="84"/>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85" w:name="_CTVL001e492b92eb4714b948d4d212ebae94a24"/>
          <w:r>
            <w:rPr>
              <w:lang w:val="en"/>
            </w:rPr>
            <w:t>Martin, R.R.; Haroldson, S.K.; Triden, K.A. Stuttering and speech naturalness.</w:t>
          </w:r>
          <w:bookmarkEnd w:id="85"/>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86" w:name="_CTVL001374ff03861b442ee8c072a0f16b2b98b"/>
          <w:r>
            <w:rPr>
              <w:lang w:val="en"/>
            </w:rPr>
            <w:t>van Eck, N.J.; Waltman, L. Software survey: VOSviewer, a computer program for bibliometric mapping.</w:t>
          </w:r>
          <w:bookmarkEnd w:id="86"/>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87" w:name="_CTVL001fd79a6f791a44d41938bb87f18345f12"/>
          <w:r>
            <w:rPr>
              <w:lang w:val="en"/>
            </w:rPr>
            <w:t>van der Linden, S.</w:t>
          </w:r>
          <w:bookmarkEnd w:id="87"/>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88" w:name="_CTVL001adb55347b44b4ae8a831b32e2081e422"/>
          <w:r>
            <w:rPr>
              <w:lang w:val="en"/>
            </w:rPr>
            <w:t>Anand, S.; Stepp, C.E. Listener Perception of Monopitch, Naturalness, and Intelligibility for Speakers With Parkinson's Disease.</w:t>
          </w:r>
          <w:bookmarkEnd w:id="88"/>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89" w:name="_CTVL0018cf762b66ae24429b5a54b99d6898cd6"/>
          <w:r>
            <w:rPr>
              <w:lang w:val="en"/>
            </w:rPr>
            <w:t>Romportl, J. Speech Synthesis and Uncanny Valley. In</w:t>
          </w:r>
          <w:bookmarkEnd w:id="89"/>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90" w:name="_CTVL001cc0f920a7f0a43be8f79037ddd746f64"/>
          <w:r>
            <w:rPr>
              <w:lang w:val="en"/>
            </w:rPr>
            <w:t>Diel, A.; Lewis, M.</w:t>
          </w:r>
          <w:bookmarkEnd w:id="90"/>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91" w:name="_CTVL0015a94f4972ba244ccae6afe9d5df33b4a"/>
          <w:r>
            <w:rPr>
              <w:lang w:val="en"/>
            </w:rPr>
            <w:t>van Prooije, T.; Knuijt, S.; Oostveen, J.; Kapteijns, K.; Vogel, A.P.; van de Warrenburg, B. Perceptual and Acoustic Analysis of Speech in Spinocerebellar ataxia Type 1.</w:t>
          </w:r>
          <w:bookmarkEnd w:id="91"/>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92" w:name="_CTVL001c63b743e03c7465c91b03de7033706b6"/>
          <w:r>
            <w:rPr>
              <w:lang w:val="en"/>
            </w:rPr>
            <w:t>Ratcliff, A.; Coughlin, S.; Lehman, M. Factors influencing ratings of speech naturalness in augmentative and alternative communication.</w:t>
          </w:r>
          <w:bookmarkEnd w:id="92"/>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93" w:name="_CTVL00122ae8252eaef42eca7bb1cc817bdcbb7"/>
          <w:r>
            <w:rPr>
              <w:lang w:val="en"/>
            </w:rPr>
            <w:t>Rao M V, A.; Victory J, S.; Ghosh, P.K. Effect of source filter interaction on isolated vowel-consonant-vowel perception.</w:t>
          </w:r>
          <w:bookmarkEnd w:id="93"/>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94" w:name="_CTVL0015a1db91b33d14ff99658fb9fdac7737e"/>
          <w:r>
            <w:rPr>
              <w:lang w:val="en"/>
            </w:rPr>
            <w:t>Meltzner, G.S.; Hillman, R.E. Impact of Aberrant Acoustic Properties on the Perception of Sound Quality in Electrolarynx Speech.</w:t>
          </w:r>
          <w:bookmarkEnd w:id="94"/>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95" w:name="_CTVL001ebaa446f7f2d4cd5974afd754ce56dd4"/>
          <w:r>
            <w:rPr>
              <w:lang w:val="en"/>
            </w:rPr>
            <w:t>Anikin, A.; Lima, C.F. Perceptual and acoustic differences between authentic and acted nonverbal emotional vocalizations.</w:t>
          </w:r>
          <w:bookmarkEnd w:id="95"/>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96" w:name="_CTVL001a472572f6ad04eff9d5b2d3b0efc71be"/>
          <w:r>
            <w:rPr>
              <w:lang w:val="en"/>
            </w:rPr>
            <w:t>Lima, C.F.; Arriaga, P.; Anikin, A.; Pires, A.R.; Frade, S.; Neves, L.; Scott, S.K. Authentic and posed emotional vocalizations trigger distinct facial responses.</w:t>
          </w:r>
          <w:bookmarkEnd w:id="96"/>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97" w:name="_CTVL001b86ee8fa846646bd89cf8704c1c49406"/>
          <w:r>
            <w:rPr>
              <w:lang w:val="en"/>
            </w:rPr>
            <w:t>Sarzedas, J.; Lima, C.F.; Roberto, M.S.; Scott, S.K.; Pinheiro, A.P.; Conde, T. Blindness influences emotional authenticity perception in voices: Behavioral and ERP evidence.</w:t>
          </w:r>
          <w:bookmarkEnd w:id="97"/>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98" w:name="_CTVL001bf92f7c4b4d8411fb5c69439c6b07ae0"/>
          <w:r>
            <w:rPr>
              <w:lang w:val="en"/>
            </w:rPr>
            <w:t>Kachel, S.; Steffens, M.C.; Preuß, S.; Simpson, A.P. Gender (Conformity) Matters: Cross-Dimensional and Cross-Modal Associations in Sexual Orientation Perception.</w:t>
          </w:r>
          <w:bookmarkEnd w:id="98"/>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99"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99"/>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lastRenderedPageBreak/>
            <w:t>58.</w:t>
          </w:r>
          <w:r>
            <w:rPr>
              <w:lang w:val="en"/>
            </w:rPr>
            <w:tab/>
          </w:r>
          <w:bookmarkStart w:id="100" w:name="_CTVL0012050cdad0b5b4652ae9cccc5a3892f7f"/>
          <w:r>
            <w:rPr>
              <w:lang w:val="en"/>
            </w:rPr>
            <w:t>Belin, P.; Fecteau, S.; Bedard, C. Thinking the voice: neural correlates of voice perception.</w:t>
          </w:r>
          <w:bookmarkEnd w:id="100"/>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hristine Nussbaum" w:date="2024-06-13T11:44:00Z" w:initials="CN">
    <w:p w14:paraId="54692464" w14:textId="241AEC26" w:rsidR="00366DDC" w:rsidRDefault="00366DDC">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0" w:author="Stefan Schweinberger" w:date="2024-06-10T18:53:00Z" w:initials="SRS">
    <w:p w14:paraId="0E1D12E4" w14:textId="7929EDEC" w:rsidR="00E659E4" w:rsidRPr="00366DDC" w:rsidRDefault="00E659E4">
      <w:pPr>
        <w:pStyle w:val="Kommentartext"/>
      </w:pPr>
      <w:r>
        <w:rPr>
          <w:rStyle w:val="Kommentarzeichen"/>
        </w:rPr>
        <w:annotationRef/>
      </w:r>
      <w:r w:rsidRPr="00366DDC">
        <w:t>Vielleicht besser „unlikely“?</w:t>
      </w:r>
    </w:p>
  </w:comment>
  <w:comment w:id="21" w:author="Christine Nussbaum" w:date="2024-06-13T11:44:00Z" w:initials="CN">
    <w:p w14:paraId="57A502C9" w14:textId="09A32FB0" w:rsidR="00366DDC" w:rsidRPr="00366DDC" w:rsidRDefault="00366DDC">
      <w:pPr>
        <w:pStyle w:val="Kommentartext"/>
      </w:pPr>
      <w:r>
        <w:rPr>
          <w:rStyle w:val="Kommentarzeichen"/>
        </w:rPr>
        <w:annotationRef/>
      </w:r>
      <w:r w:rsidRPr="00366DDC">
        <w:t>Find ich nicht ganz s</w:t>
      </w:r>
      <w:r>
        <w:t>o passend, muss ich zugeben.</w:t>
      </w:r>
    </w:p>
  </w:comment>
  <w:comment w:id="22" w:author="Stefan Schweinberger" w:date="2024-06-10T18:57:00Z" w:initials="SRS">
    <w:p w14:paraId="07D414E9" w14:textId="36073B17" w:rsidR="00E659E4" w:rsidRPr="00E659E4" w:rsidRDefault="00E659E4">
      <w:pPr>
        <w:pStyle w:val="Kommentartext"/>
        <w:rPr>
          <w:lang w:val="en-US"/>
        </w:rPr>
      </w:pPr>
      <w:r>
        <w:rPr>
          <w:rStyle w:val="Kommentarzeichen"/>
        </w:rPr>
        <w:annotationRef/>
      </w:r>
      <w:r w:rsidRPr="00E659E4">
        <w:rPr>
          <w:lang w:val="en-US"/>
        </w:rPr>
        <w:t>Sentence needs clarification</w:t>
      </w:r>
      <w:r>
        <w:rPr>
          <w:lang w:val="en-US"/>
        </w:rPr>
        <w:t xml:space="preserve"> imo. How about: “This could reflect initial empirical observations in line with our proposed conceptual distinction”? (but I think we should discuss this sentence</w:t>
      </w:r>
    </w:p>
  </w:comment>
  <w:comment w:id="24" w:author="Stefan Schweinberger" w:date="2024-06-10T19:07:00Z" w:initials="SRS">
    <w:p w14:paraId="352A9A32" w14:textId="5FF15CA3" w:rsidR="0039400B" w:rsidRPr="0039400B" w:rsidRDefault="0039400B">
      <w:pPr>
        <w:pStyle w:val="Kommentartext"/>
        <w:rPr>
          <w:lang w:val="en-US"/>
        </w:rPr>
      </w:pPr>
      <w:r>
        <w:rPr>
          <w:rStyle w:val="Kommentarzeichen"/>
        </w:rPr>
        <w:annotationRef/>
      </w:r>
      <w:r w:rsidRPr="0039400B">
        <w:rPr>
          <w:lang w:val="en-US"/>
        </w:rPr>
        <w:t>Vllt: De</w:t>
      </w:r>
      <w:r>
        <w:rPr>
          <w:lang w:val="en-US"/>
        </w:rPr>
        <w:t>limiting distinctiveness and authenticity</w:t>
      </w:r>
    </w:p>
  </w:comment>
  <w:comment w:id="25" w:author="Christine Nussbaum" w:date="2024-06-13T11:43:00Z" w:initials="CN">
    <w:p w14:paraId="414AB54B" w14:textId="039DCBED" w:rsidR="00366DDC" w:rsidRPr="00B61E66" w:rsidRDefault="00366DDC">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8" w:author="Stefan Schweinberger" w:date="2024-05-07T17:50:00Z" w:initials="SRS">
    <w:p w14:paraId="04F489AB" w14:textId="0F8ACB86" w:rsidR="00701727" w:rsidRPr="00083C4F" w:rsidRDefault="00701727">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29" w:author="Christine Nussbaum" w:date="2024-05-08T10:52:00Z" w:initials="CN">
    <w:p w14:paraId="58E52A90" w14:textId="71680E1A" w:rsidR="00701727" w:rsidRDefault="00701727">
      <w:pPr>
        <w:pStyle w:val="Kommentartext"/>
      </w:pPr>
      <w:r>
        <w:rPr>
          <w:rStyle w:val="Kommentarzeichen"/>
        </w:rPr>
        <w:annotationRef/>
      </w:r>
      <w:r>
        <w:t>Gerne – wir wollen wir vorgehen?</w:t>
      </w:r>
    </w:p>
  </w:comment>
  <w:comment w:id="33"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4"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6"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7"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38" w:author="Stefan Schweinberger" w:date="2024-06-10T19:27:00Z" w:initials="SRS">
    <w:p w14:paraId="6F3075C9" w14:textId="18914C1D" w:rsidR="00786C7C" w:rsidRPr="00786C7C" w:rsidRDefault="00786C7C">
      <w:pPr>
        <w:pStyle w:val="Kommentartext"/>
        <w:rPr>
          <w:lang w:val="en-US"/>
        </w:rPr>
      </w:pPr>
      <w:r>
        <w:rPr>
          <w:rStyle w:val="Kommentarzeichen"/>
        </w:rPr>
        <w:annotationRef/>
      </w:r>
      <w:r w:rsidRPr="00786C7C">
        <w:rPr>
          <w:lang w:val="en-US"/>
        </w:rPr>
        <w:t xml:space="preserve">Yes – but somehow </w:t>
      </w:r>
      <w:r>
        <w:rPr>
          <w:lang w:val="en-US"/>
        </w:rPr>
        <w:t>we have to sell this so that we´re not suspected of bias</w:t>
      </w:r>
    </w:p>
  </w:comment>
  <w:comment w:id="39"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41"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40" w:author="Stefan Schweinberger" w:date="2024-06-10T19:28:00Z" w:initials="SRS">
    <w:p w14:paraId="1B38C3BB" w14:textId="3100C12E" w:rsidR="00786C7C" w:rsidRPr="00F77B02" w:rsidRDefault="00786C7C">
      <w:pPr>
        <w:pStyle w:val="Kommentartext"/>
        <w:rPr>
          <w:lang w:val="en-US"/>
        </w:rPr>
      </w:pPr>
      <w:r>
        <w:rPr>
          <w:rStyle w:val="Kommentarzeichen"/>
        </w:rPr>
        <w:annotationRef/>
      </w:r>
      <w:r w:rsidRPr="00F77B02">
        <w:rPr>
          <w:lang w:val="en-US"/>
        </w:rPr>
        <w:t>Give rating data only?</w:t>
      </w:r>
    </w:p>
  </w:comment>
  <w:comment w:id="42" w:author="Stefan Schweinberger" w:date="2024-06-10T19:29:00Z" w:initials="SRS">
    <w:p w14:paraId="06B705F0" w14:textId="071E4B96" w:rsidR="00786C7C" w:rsidRPr="00786C7C" w:rsidRDefault="00786C7C">
      <w:pPr>
        <w:pStyle w:val="Kommentartext"/>
        <w:rPr>
          <w:lang w:val="en-US"/>
        </w:rPr>
      </w:pPr>
      <w:r>
        <w:rPr>
          <w:rStyle w:val="Kommentarzeichen"/>
        </w:rPr>
        <w:annotationRef/>
      </w:r>
      <w:r w:rsidRPr="00786C7C">
        <w:rPr>
          <w:lang w:val="en-US"/>
        </w:rPr>
        <w:t>Do you mean a mixture, or do you mean more than one of these voice ty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0E1D12E4" w15:done="0"/>
  <w15:commentEx w15:paraId="57A502C9" w15:paraIdParent="0E1D12E4" w15:done="0"/>
  <w15:commentEx w15:paraId="07D414E9" w15:done="0"/>
  <w15:commentEx w15:paraId="352A9A32" w15:done="0"/>
  <w15:commentEx w15:paraId="414AB54B" w15:done="0"/>
  <w15:commentEx w15:paraId="04F489AB" w15:done="0"/>
  <w15:commentEx w15:paraId="58E52A90" w15:paraIdParent="04F489AB" w15:done="0"/>
  <w15:commentEx w15:paraId="073A67F0" w15:done="0"/>
  <w15:commentEx w15:paraId="0DC11282" w15:paraIdParent="073A67F0" w15:done="0"/>
  <w15:commentEx w15:paraId="11F7ADF7" w15:done="0"/>
  <w15:commentEx w15:paraId="2AD4E755" w15:paraIdParent="11F7ADF7" w15:done="0"/>
  <w15:commentEx w15:paraId="6F3075C9" w15:done="0"/>
  <w15:commentEx w15:paraId="0AE5122B" w15:done="0"/>
  <w15:commentEx w15:paraId="788B026D" w15:done="0"/>
  <w15:commentEx w15:paraId="1B38C3BB" w15:done="0"/>
  <w15:commentEx w15:paraId="06B705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389A63" w16cex:dateUtc="2024-06-10T17:53:00Z"/>
  <w16cex:commentExtensible w16cex:durableId="7C5F9257" w16cex:dateUtc="2024-06-10T17:57:00Z"/>
  <w16cex:commentExtensible w16cex:durableId="6207E9B5" w16cex:dateUtc="2024-06-10T18:07:00Z"/>
  <w16cex:commentExtensible w16cex:durableId="0C969768" w16cex:dateUtc="2024-05-07T15:50: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0E1D12E4" w16cid:durableId="46389A63"/>
  <w16cid:commentId w16cid:paraId="57A502C9" w16cid:durableId="2A155A15"/>
  <w16cid:commentId w16cid:paraId="07D414E9" w16cid:durableId="7C5F9257"/>
  <w16cid:commentId w16cid:paraId="352A9A32" w16cid:durableId="6207E9B5"/>
  <w16cid:commentId w16cid:paraId="414AB54B" w16cid:durableId="2A1559F8"/>
  <w16cid:commentId w16cid:paraId="04F489AB" w16cid:durableId="0C969768"/>
  <w16cid:commentId w16cid:paraId="58E52A90" w16cid:durableId="29E5D807"/>
  <w16cid:commentId w16cid:paraId="073A67F0" w16cid:durableId="4331D324"/>
  <w16cid:commentId w16cid:paraId="0DC11282" w16cid:durableId="29E5D881"/>
  <w16cid:commentId w16cid:paraId="11F7ADF7" w16cid:durableId="4599A199"/>
  <w16cid:commentId w16cid:paraId="2AD4E755" w16cid:durableId="29E5D8DD"/>
  <w16cid:commentId w16cid:paraId="6F3075C9" w16cid:durableId="3578027B"/>
  <w16cid:commentId w16cid:paraId="0AE5122B" w16cid:durableId="29FF2DF4"/>
  <w16cid:commentId w16cid:paraId="788B026D" w16cid:durableId="29FF2DCC"/>
  <w16cid:commentId w16cid:paraId="1B38C3BB" w16cid:durableId="07D7298E"/>
  <w16cid:commentId w16cid:paraId="06B705F0" w16cid:durableId="6EF68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E79E07" w14:textId="77777777" w:rsidR="00C35BE0" w:rsidRDefault="00C35BE0" w:rsidP="00353624">
      <w:pPr>
        <w:spacing w:after="0" w:line="240" w:lineRule="auto"/>
      </w:pPr>
      <w:r>
        <w:separator/>
      </w:r>
    </w:p>
  </w:endnote>
  <w:endnote w:type="continuationSeparator" w:id="0">
    <w:p w14:paraId="67297027" w14:textId="77777777" w:rsidR="00C35BE0" w:rsidRDefault="00C35BE0"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77F64C" w14:textId="77777777" w:rsidR="00C35BE0" w:rsidRDefault="00C35BE0" w:rsidP="00353624">
      <w:pPr>
        <w:spacing w:after="0" w:line="240" w:lineRule="auto"/>
      </w:pPr>
      <w:r>
        <w:separator/>
      </w:r>
    </w:p>
  </w:footnote>
  <w:footnote w:type="continuationSeparator" w:id="0">
    <w:p w14:paraId="0C490898" w14:textId="77777777" w:rsidR="00C35BE0" w:rsidRDefault="00C35BE0"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88127021">
    <w:abstractNumId w:val="7"/>
  </w:num>
  <w:num w:numId="2" w16cid:durableId="726489913">
    <w:abstractNumId w:val="5"/>
  </w:num>
  <w:num w:numId="3" w16cid:durableId="1031606974">
    <w:abstractNumId w:val="3"/>
  </w:num>
  <w:num w:numId="4" w16cid:durableId="1596203222">
    <w:abstractNumId w:val="6"/>
  </w:num>
  <w:num w:numId="5" w16cid:durableId="1325166563">
    <w:abstractNumId w:val="2"/>
  </w:num>
  <w:num w:numId="6" w16cid:durableId="471990479">
    <w:abstractNumId w:val="9"/>
  </w:num>
  <w:num w:numId="7" w16cid:durableId="96142762">
    <w:abstractNumId w:val="1"/>
  </w:num>
  <w:num w:numId="8" w16cid:durableId="1190340103">
    <w:abstractNumId w:val="0"/>
  </w:num>
  <w:num w:numId="9" w16cid:durableId="995375854">
    <w:abstractNumId w:val="4"/>
  </w:num>
  <w:num w:numId="10" w16cid:durableId="116713846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66DDC"/>
    <w:rsid w:val="0039400B"/>
    <w:rsid w:val="00396F35"/>
    <w:rsid w:val="003A3148"/>
    <w:rsid w:val="003B687A"/>
    <w:rsid w:val="003E61B4"/>
    <w:rsid w:val="0040683C"/>
    <w:rsid w:val="0041290D"/>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A1755"/>
    <w:rsid w:val="004A2906"/>
    <w:rsid w:val="004A2FDC"/>
    <w:rsid w:val="004A470F"/>
    <w:rsid w:val="004A5A69"/>
    <w:rsid w:val="004B4D43"/>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72AA"/>
    <w:rsid w:val="005B7151"/>
    <w:rsid w:val="005C69CD"/>
    <w:rsid w:val="005E5112"/>
    <w:rsid w:val="00601BED"/>
    <w:rsid w:val="00603E19"/>
    <w:rsid w:val="006049B7"/>
    <w:rsid w:val="0062078F"/>
    <w:rsid w:val="0062610A"/>
    <w:rsid w:val="006307E0"/>
    <w:rsid w:val="00671456"/>
    <w:rsid w:val="00671BA2"/>
    <w:rsid w:val="00680D80"/>
    <w:rsid w:val="00684059"/>
    <w:rsid w:val="00692A2C"/>
    <w:rsid w:val="00696416"/>
    <w:rsid w:val="006A3795"/>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2E4D"/>
    <w:rsid w:val="008F6DA6"/>
    <w:rsid w:val="009073C7"/>
    <w:rsid w:val="00910521"/>
    <w:rsid w:val="0093311A"/>
    <w:rsid w:val="009603C6"/>
    <w:rsid w:val="00973E11"/>
    <w:rsid w:val="0098210D"/>
    <w:rsid w:val="0098387A"/>
    <w:rsid w:val="00987DE8"/>
    <w:rsid w:val="009C71D2"/>
    <w:rsid w:val="009E0962"/>
    <w:rsid w:val="009E2AB9"/>
    <w:rsid w:val="009E5870"/>
    <w:rsid w:val="009F02C4"/>
    <w:rsid w:val="00A017E1"/>
    <w:rsid w:val="00A0435C"/>
    <w:rsid w:val="00A137C1"/>
    <w:rsid w:val="00A3050E"/>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B523A"/>
    <w:rsid w:val="00BD5E03"/>
    <w:rsid w:val="00BF321F"/>
    <w:rsid w:val="00BF71D0"/>
    <w:rsid w:val="00C22065"/>
    <w:rsid w:val="00C34691"/>
    <w:rsid w:val="00C35BE0"/>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94355"/>
    <w:rsid w:val="00DA29E9"/>
    <w:rsid w:val="00DA2D62"/>
    <w:rsid w:val="00DA3458"/>
    <w:rsid w:val="00DB0EBC"/>
    <w:rsid w:val="00DB0F2D"/>
    <w:rsid w:val="00DC047B"/>
    <w:rsid w:val="00E06C47"/>
    <w:rsid w:val="00E127AD"/>
    <w:rsid w:val="00E14549"/>
    <w:rsid w:val="00E17059"/>
    <w:rsid w:val="00E238F4"/>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5336F"/>
    <w:rsid w:val="00F61678"/>
    <w:rsid w:val="00F76B74"/>
    <w:rsid w:val="00F77B02"/>
    <w:rsid w:val="00F858EE"/>
    <w:rsid w:val="00F9376C"/>
    <w:rsid w:val="00F9691C"/>
    <w:rsid w:val="00FA7BEC"/>
    <w:rsid w:val="00FC0944"/>
    <w:rsid w:val="00FC1778"/>
    <w:rsid w:val="00FC65F0"/>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41290D"/>
    <w:rsid w:val="00475846"/>
    <w:rsid w:val="00582059"/>
    <w:rsid w:val="007B1874"/>
    <w:rsid w:val="007C1D5F"/>
    <w:rsid w:val="009E2606"/>
    <w:rsid w:val="00A231AC"/>
    <w:rsid w:val="00A866DD"/>
    <w:rsid w:val="00AF0169"/>
    <w:rsid w:val="00B35167"/>
    <w:rsid w:val="00B95004"/>
    <w:rsid w:val="00D674F7"/>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0FB9E-D8E4-455C-890A-5E7EAFCEC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2229</Words>
  <Characters>468708</Characters>
  <Application>Microsoft Office Word</Application>
  <DocSecurity>0</DocSecurity>
  <Lines>3905</Lines>
  <Paragraphs>10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4</cp:revision>
  <cp:lastPrinted>2024-05-02T13:02:00Z</cp:lastPrinted>
  <dcterms:created xsi:type="dcterms:W3CDTF">2024-06-10T17:42:00Z</dcterms:created>
  <dcterms:modified xsi:type="dcterms:W3CDTF">2024-07-0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6">
    <vt:lpwstr>True</vt:lpwstr>
  </property>
  <property fmtid="{D5CDD505-2E9C-101B-9397-08002B2CF9AE}" pid="5" name="CitaviDocumentProperty_0">
    <vt:lpwstr>dc12bb66-84b4-4423-93f8-a10e80e568dd</vt:lpwstr>
  </property>
  <property fmtid="{D5CDD505-2E9C-101B-9397-08002B2CF9AE}" pid="6" name="CitaviDocumentProperty_1">
    <vt:lpwstr>6.17.0.0</vt:lpwstr>
  </property>
</Properties>
</file>